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00F117" w14:textId="60AF65EE" w:rsidR="00D24A75" w:rsidRDefault="00D24A75" w:rsidP="00EB272E">
      <w:pPr>
        <w:pStyle w:val="Heading1"/>
      </w:pPr>
      <w:r>
        <w:t>Introduction</w:t>
      </w:r>
    </w:p>
    <w:p w14:paraId="2F9B1BF1" w14:textId="1EB8EBE4" w:rsidR="00751559" w:rsidRDefault="00217D90">
      <w:r w:rsidRPr="00217D90">
        <w:t>The Aubert-</w:t>
      </w:r>
      <w:proofErr w:type="spellStart"/>
      <w:r w:rsidRPr="00217D90">
        <w:t>Fleischl</w:t>
      </w:r>
      <w:proofErr w:type="spellEnd"/>
      <w:r w:rsidRPr="00217D90">
        <w:t xml:space="preserve"> phenomenon consists i</w:t>
      </w:r>
      <w:r>
        <w:t xml:space="preserve">n </w:t>
      </w:r>
      <w:r w:rsidR="005A7347">
        <w:t>a misestimation of the speed of a target when the observer pursues this target with their gaze</w:t>
      </w:r>
      <w:r w:rsidR="00064486">
        <w:t xml:space="preserve"> </w:t>
      </w:r>
      <w:r w:rsidR="006D6A8A">
        <w:fldChar w:fldCharType="begin" w:fldLock="1"/>
      </w:r>
      <w:r w:rsidR="006D6A8A">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mendeley":{"formattedCitation":"(Aubert, 1887; Fleischl, 1882)","plainTextFormattedCitation":"(Aubert, 1887; Fleischl, 1882)","previouslyFormattedCitation":"(Aubert, 1887; Fleischl, 1882)"},"properties":{"noteIndex":0},"schema":"https://github.com/citation-style-language/schema/raw/master/csl-citation.json"}</w:instrText>
      </w:r>
      <w:r w:rsidR="006D6A8A">
        <w:fldChar w:fldCharType="separate"/>
      </w:r>
      <w:r w:rsidR="006D6A8A" w:rsidRPr="006D6A8A">
        <w:rPr>
          <w:noProof/>
        </w:rPr>
        <w:t>(Aubert, 1887; Fleischl, 1882)</w:t>
      </w:r>
      <w:r w:rsidR="006D6A8A">
        <w:fldChar w:fldCharType="end"/>
      </w:r>
      <w:r w:rsidR="005A7347">
        <w:t>. Differences between speed perception during pursuit and speed perception during fixation arise from differences in the speed cues at play: while retinal cues are sufficient to estimate target speed during fixation, the observer has to take into account both retinal cues que oculo-motor cues to speed during pursuit</w:t>
      </w:r>
      <w:r w:rsidR="006D6A8A">
        <w:t xml:space="preserve"> </w:t>
      </w:r>
      <w:r w:rsidR="006D6A8A">
        <w:fldChar w:fldCharType="begin" w:fldLock="1"/>
      </w:r>
      <w:r w:rsidR="006D6A8A">
        <w:instrText>ADDIN CSL_CITATION {"citationItems":[{"id":"ITEM-1","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1","issue":"13","issued":{"date-parts":[["2018"]]},"page":"1-9","title":"Insufficient compensation for self-motion during perception of object speed: The vestibular Aubert-Fleischl phenomenon","type":"article-journal","volume":"18"},"uris":["http://www.mendeley.com/documents/?uuid=b4ae205d-a232-46e2-8f58-a1d37d8ca654"]}],"mendeley":{"formattedCitation":"(Garzorz, Freeman, Ernst, &amp; MacNeilage, 2018)","plainTextFormattedCitation":"(Garzorz, Freeman, Ernst, &amp; MacNeilage, 2018)","previouslyFormattedCitation":"(Garzorz, Freeman, Ernst, &amp; MacNeilage, 2018)"},"properties":{"noteIndex":0},"schema":"https://github.com/citation-style-language/schema/raw/master/csl-citation.json"}</w:instrText>
      </w:r>
      <w:r w:rsidR="006D6A8A">
        <w:fldChar w:fldCharType="separate"/>
      </w:r>
      <w:r w:rsidR="006D6A8A" w:rsidRPr="006D6A8A">
        <w:rPr>
          <w:noProof/>
        </w:rPr>
        <w:t>(Garzorz, Freeman, Ernst, &amp; MacNeilage, 2018)</w:t>
      </w:r>
      <w:r w:rsidR="006D6A8A">
        <w:fldChar w:fldCharType="end"/>
      </w:r>
      <w:r w:rsidR="005A7347">
        <w:t xml:space="preserve">. It is </w:t>
      </w:r>
      <w:r w:rsidR="006D6A8A">
        <w:t>sometimes</w:t>
      </w:r>
      <w:r w:rsidR="005A7347">
        <w:t xml:space="preserve"> assumed that the Aubert-</w:t>
      </w:r>
      <w:proofErr w:type="spellStart"/>
      <w:r w:rsidR="005A7347">
        <w:t>Fleischl</w:t>
      </w:r>
      <w:proofErr w:type="spellEnd"/>
      <w:r w:rsidR="005A7347">
        <w:t xml:space="preserve"> phenomenon always leads to an underestimation of target speed. However, it has been shown that </w:t>
      </w:r>
      <w:r w:rsidR="0087644E">
        <w:t xml:space="preserve">when the retinal slip of the </w:t>
      </w:r>
      <w:r w:rsidR="00C80C3C">
        <w:t xml:space="preserve">background </w:t>
      </w:r>
      <w:r w:rsidR="0087644E">
        <w:t xml:space="preserve">caused by eye-movements goes in the opposite direction of the </w:t>
      </w:r>
      <w:r w:rsidR="00C80C3C">
        <w:t xml:space="preserve">stimulus </w:t>
      </w:r>
      <w:r w:rsidR="00C80C3C">
        <w:fldChar w:fldCharType="begin" w:fldLock="1"/>
      </w:r>
      <w:r w:rsidR="0087644E">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mendeley":{"formattedCitation":"(Wertheim &amp; Van Gelder, 1990)","plainTextFormattedCitation":"(Wertheim &amp; Van Gelder, 1990)","previouslyFormattedCitation":"(Wertheim &amp; Van Gelder, 1990)"},"properties":{"noteIndex":0},"schema":"https://github.com/citation-style-language/schema/raw/master/csl-citation.json"}</w:instrText>
      </w:r>
      <w:r w:rsidR="00C80C3C">
        <w:fldChar w:fldCharType="separate"/>
      </w:r>
      <w:r w:rsidR="00C80C3C" w:rsidRPr="00C80C3C">
        <w:rPr>
          <w:noProof/>
        </w:rPr>
        <w:t>(Wertheim &amp; Van Gelder, 1990)</w:t>
      </w:r>
      <w:r w:rsidR="00C80C3C">
        <w:fldChar w:fldCharType="end"/>
      </w:r>
      <w:r w:rsidR="0087644E">
        <w:t xml:space="preserve"> the effect can be diminished or eve</w:t>
      </w:r>
      <w:r w:rsidR="00661250">
        <w:t>n eliminated;</w:t>
      </w:r>
      <w:r w:rsidR="00C80C3C">
        <w:t xml:space="preserve"> and depending on </w:t>
      </w:r>
      <w:r w:rsidR="00937E8D">
        <w:t>the spatial frequency of the stimulus, the effect can even be reversed; i.e., an overestimation of target speed can be achieved</w:t>
      </w:r>
      <w:r w:rsidR="00661250">
        <w:t xml:space="preserve"> </w:t>
      </w:r>
      <w:r w:rsidR="00661250" w:rsidRPr="00661250">
        <w:fldChar w:fldCharType="begin" w:fldLock="1"/>
      </w:r>
      <w:r w:rsidR="006D6A8A">
        <w:instrText>ADDIN CSL_CITATION {"citationItems":[{"id":"ITEM-1","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1","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Dichgans, Wist, Diener, &amp; Brandt, 1975)","plainTextFormattedCitation":"(Dichgans, Wist, Diener, &amp; Brandt, 1975)","previouslyFormattedCitation":"(Dichgans, Wist, Diener, &amp; Brandt, 1975)"},"properties":{"noteIndex":0},"schema":"https://github.com/citation-style-language/schema/raw/master/csl-citation.json"}</w:instrText>
      </w:r>
      <w:r w:rsidR="00661250" w:rsidRPr="00661250">
        <w:fldChar w:fldCharType="separate"/>
      </w:r>
      <w:r w:rsidR="00661250" w:rsidRPr="00661250">
        <w:rPr>
          <w:noProof/>
        </w:rPr>
        <w:t>(Dichgans, Wist, Diener, &amp; Brandt, 1975)</w:t>
      </w:r>
      <w:r w:rsidR="00661250" w:rsidRPr="00661250">
        <w:fldChar w:fldCharType="end"/>
      </w:r>
      <w:r w:rsidR="00937E8D">
        <w:t>.</w:t>
      </w:r>
    </w:p>
    <w:p w14:paraId="2CBCB03E" w14:textId="576B267F" w:rsidR="006D6A8A" w:rsidRDefault="00751559">
      <w:r>
        <w:t>The Aubert-</w:t>
      </w:r>
      <w:proofErr w:type="spellStart"/>
      <w:r>
        <w:t>Fleischl</w:t>
      </w:r>
      <w:proofErr w:type="spellEnd"/>
      <w:r>
        <w:t xml:space="preserve"> phenomenon is part of the reason why </w:t>
      </w:r>
      <w:r w:rsidR="006D6A8A">
        <w:t>experiments</w:t>
      </w:r>
      <w:r>
        <w:t xml:space="preserve"> </w:t>
      </w:r>
      <w:r w:rsidR="006D6A8A">
        <w:t>on</w:t>
      </w:r>
      <w:r>
        <w:t xml:space="preserve"> speed perception and time-to-contact estimation </w:t>
      </w:r>
      <w:r w:rsidR="006D6A8A">
        <w:t xml:space="preserve">often </w:t>
      </w:r>
      <w:r>
        <w:t>require observers to keep their gaze on a fixation cross</w:t>
      </w:r>
      <w:r w:rsidR="006D6A8A">
        <w:t xml:space="preserve"> </w:t>
      </w:r>
      <w:r w:rsidR="006D6A8A">
        <w:fldChar w:fldCharType="begin" w:fldLock="1"/>
      </w:r>
      <w:r w:rsidR="00D7003A">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mendeley":{"formattedCitation":"(Jörges &amp; Harris, 2022)","manualFormatting":"(e.g., Jörges &amp; Harris, 2022)","plainTextFormattedCitation":"(Jörges &amp; Harris, 2022)","previouslyFormattedCitation":"(Jörges &amp; Harris, 2022)"},"properties":{"noteIndex":0},"schema":"https://github.com/citation-style-language/schema/raw/master/csl-citation.json"}</w:instrText>
      </w:r>
      <w:r w:rsidR="006D6A8A">
        <w:fldChar w:fldCharType="separate"/>
      </w:r>
      <w:r w:rsidR="006D6A8A" w:rsidRPr="006D6A8A">
        <w:rPr>
          <w:noProof/>
        </w:rPr>
        <w:t>(</w:t>
      </w:r>
      <w:r w:rsidR="006D6A8A">
        <w:rPr>
          <w:noProof/>
        </w:rPr>
        <w:t xml:space="preserve">e.g., </w:t>
      </w:r>
      <w:r w:rsidR="006D6A8A" w:rsidRPr="006D6A8A">
        <w:rPr>
          <w:noProof/>
        </w:rPr>
        <w:t>Jörges &amp; Harris, 2022)</w:t>
      </w:r>
      <w:r w:rsidR="006D6A8A">
        <w:fldChar w:fldCharType="end"/>
      </w:r>
      <w:r>
        <w:t>. However, embedding a target into a visual scene</w:t>
      </w:r>
      <w:r w:rsidR="00697A15">
        <w:t xml:space="preserve"> might provide additional cues </w:t>
      </w:r>
      <w:r w:rsidR="00666345">
        <w:t>to</w:t>
      </w:r>
      <w:r w:rsidR="00697A15">
        <w:t xml:space="preserve"> the speed of the eye, and with that, making it easier to estimate the speed of an object accurately even during smooth pursuit.</w:t>
      </w:r>
      <w:r w:rsidR="006D6A8A">
        <w:t xml:space="preserve"> This in turn would provide researchers with more flexibility in choosing to allow their participants to pursue targets, have them keep their gaze on a fixation cross, or allow natural free viewing.</w:t>
      </w:r>
      <w:r w:rsidR="00697A15">
        <w:t xml:space="preserve"> </w:t>
      </w:r>
    </w:p>
    <w:p w14:paraId="2B393E30" w14:textId="0855ED05" w:rsidR="00F60E41" w:rsidRDefault="00F60E41">
      <w:r>
        <w:t xml:space="preserve">Our hypothesis is </w:t>
      </w:r>
      <w:r w:rsidR="00697A15">
        <w:t xml:space="preserve">thus </w:t>
      </w:r>
      <w:r w:rsidR="00144154">
        <w:t xml:space="preserve">specifically </w:t>
      </w:r>
      <w:r w:rsidR="00697A15">
        <w:t>that</w:t>
      </w:r>
      <w:r w:rsidR="00E80321">
        <w:t>,</w:t>
      </w:r>
      <w:r w:rsidR="00697A15">
        <w:t xml:space="preserve"> </w:t>
      </w:r>
      <w:r>
        <w:t xml:space="preserve">in a rich environment, biases </w:t>
      </w:r>
      <w:r w:rsidR="00666345">
        <w:t xml:space="preserve">in perceived speed </w:t>
      </w:r>
      <w:r>
        <w:t>due to the Aubert-</w:t>
      </w:r>
      <w:proofErr w:type="spellStart"/>
      <w:r>
        <w:t>Fleischl</w:t>
      </w:r>
      <w:proofErr w:type="spellEnd"/>
      <w:r>
        <w:t xml:space="preserve"> phenomenon are negligible.</w:t>
      </w:r>
    </w:p>
    <w:p w14:paraId="73B9C412" w14:textId="7EDFF179" w:rsidR="00D24A75" w:rsidRDefault="00D24A75"/>
    <w:p w14:paraId="703FBD78" w14:textId="1AF8FA4D" w:rsidR="00D24A75" w:rsidRDefault="00D24A75" w:rsidP="00EB272E">
      <w:pPr>
        <w:pStyle w:val="Heading1"/>
      </w:pPr>
      <w:r>
        <w:t>Methods</w:t>
      </w:r>
    </w:p>
    <w:p w14:paraId="006AF4B5" w14:textId="0F7434D3" w:rsidR="00D24A75" w:rsidRDefault="00D24A75" w:rsidP="00EB272E">
      <w:pPr>
        <w:pStyle w:val="Heading2"/>
      </w:pPr>
      <w:r>
        <w:t>Participants</w:t>
      </w:r>
    </w:p>
    <w:p w14:paraId="781B365A" w14:textId="51E20AB9" w:rsidR="004E5A68" w:rsidRDefault="004E5A68">
      <w:r>
        <w:t>We will collect data from XX participants, half of this number will be women and half will be men. We will further test any non-binary participant who signs up. Participants will be recruited from the York University undergraduate participant pool and will be rewarded with course credit.</w:t>
      </w:r>
      <w:r w:rsidR="00EA211E">
        <w:t xml:space="preserve"> The study has been approved by the local ethics committee and will be</w:t>
      </w:r>
      <w:r w:rsidR="00357B2A">
        <w:t xml:space="preserve"> conducted in accordance with the Declaration of Helsinki.</w:t>
      </w:r>
    </w:p>
    <w:p w14:paraId="348ADEB6" w14:textId="4E8EBDB7" w:rsidR="004E5A68" w:rsidRDefault="004E5A68"/>
    <w:p w14:paraId="5510E7E7" w14:textId="3B5F4808" w:rsidR="004E5A68" w:rsidRDefault="002F6C56" w:rsidP="00EB272E">
      <w:pPr>
        <w:pStyle w:val="Heading2"/>
      </w:pPr>
      <w:r>
        <w:t>Apparatus</w:t>
      </w:r>
    </w:p>
    <w:p w14:paraId="521E3DBF" w14:textId="1669BFCB" w:rsidR="004E5A68" w:rsidRDefault="004E5A68">
      <w:r>
        <w:t xml:space="preserve">Our stimuli </w:t>
      </w:r>
      <w:r w:rsidR="00D7003A">
        <w:t>are</w:t>
      </w:r>
      <w:r>
        <w:t xml:space="preserve"> presented </w:t>
      </w:r>
      <w:r w:rsidR="00EA211E">
        <w:t>in</w:t>
      </w:r>
      <w:r>
        <w:t xml:space="preserve"> an HTC </w:t>
      </w:r>
      <w:r w:rsidR="00AD01AC">
        <w:t>VIVE</w:t>
      </w:r>
      <w:r>
        <w:t xml:space="preserve"> Pro Eye head-mounted device.</w:t>
      </w:r>
      <w:r w:rsidR="00EA211E">
        <w:t xml:space="preserve"> Participants respond with </w:t>
      </w:r>
      <w:r w:rsidR="00357B2A">
        <w:t xml:space="preserve">the HTC </w:t>
      </w:r>
      <w:r w:rsidR="00AD01AC">
        <w:t>VIVE</w:t>
      </w:r>
      <w:r w:rsidR="00357B2A">
        <w:t xml:space="preserve"> Pro Eye controllers. The </w:t>
      </w:r>
      <w:r w:rsidR="00AD01AC">
        <w:t>VIVE</w:t>
      </w:r>
      <w:r w:rsidR="00357B2A">
        <w:t xml:space="preserve"> Pro Eye records eye-movements at 60 Hz.</w:t>
      </w:r>
      <w:r w:rsidR="002F6C56">
        <w:t xml:space="preserve"> The program used to collect data was built in Unity (v. 2021.3.14f).</w:t>
      </w:r>
    </w:p>
    <w:p w14:paraId="4ECBD93E" w14:textId="7D5A0DE4" w:rsidR="00357B2A" w:rsidRDefault="00357B2A"/>
    <w:p w14:paraId="02D3D307" w14:textId="474D8C15" w:rsidR="00357B2A" w:rsidRDefault="00357B2A" w:rsidP="00EB272E">
      <w:pPr>
        <w:pStyle w:val="Heading2"/>
      </w:pPr>
      <w:r>
        <w:lastRenderedPageBreak/>
        <w:t>Stimulus</w:t>
      </w:r>
    </w:p>
    <w:p w14:paraId="58C56A70" w14:textId="13343A18" w:rsidR="004F7BB6" w:rsidRDefault="00C54FDB" w:rsidP="00B42F46">
      <w:r>
        <w:t>In a two-alternative forced-choice task, participants will judge the speed of a red target sphere that moves from either left to right or from right to left against the speed of a ball cloud that moves in the same direction as the target. The sphere is presented 7.5 m in front of the observer</w:t>
      </w:r>
      <w:r w:rsidR="001C4701">
        <w:t xml:space="preserve"> and</w:t>
      </w:r>
      <w:r>
        <w:t xml:space="preserve"> has a diameter of </w:t>
      </w:r>
      <w:r w:rsidR="00B42F46">
        <w:t>0.2 m</w:t>
      </w:r>
      <w:r w:rsidR="001C4701">
        <w:t xml:space="preserve">. It is visible for </w:t>
      </w:r>
      <w:r w:rsidR="00093EEC">
        <w:t>1.1</w:t>
      </w:r>
      <w:r w:rsidR="001C4701">
        <w:t> s</w:t>
      </w:r>
      <w:r w:rsidR="004F7BB6">
        <w:t>, which are</w:t>
      </w:r>
      <w:r w:rsidR="001C4701">
        <w:t xml:space="preserve"> </w:t>
      </w:r>
      <w:r w:rsidR="004F7BB6">
        <w:t xml:space="preserve">divided in three phases: an acceleration phase (0.3 s), a constant speed phase (0.5 s) and a deceleration phase (0.3s). </w:t>
      </w:r>
      <w:r w:rsidR="00921121">
        <w:t>Given that the Aubert-</w:t>
      </w:r>
      <w:proofErr w:type="spellStart"/>
      <w:r w:rsidR="00921121">
        <w:t>Fleischl</w:t>
      </w:r>
      <w:proofErr w:type="spellEnd"/>
      <w:r w:rsidR="00921121">
        <w:t xml:space="preserve"> phenomenon only occurs during smooth pursuit eye-movements, w</w:t>
      </w:r>
      <w:r w:rsidR="004F7BB6">
        <w:t xml:space="preserve">e added the initial acceleration phase to </w:t>
      </w:r>
      <w:r w:rsidR="00921121">
        <w:t xml:space="preserve">make sure that, in the pursuit condition, no catch-up saccades were executed during the constant speed phase. </w:t>
      </w:r>
    </w:p>
    <w:p w14:paraId="0D383B1D" w14:textId="188B960C" w:rsidR="00921121" w:rsidRDefault="00921121" w:rsidP="00B42F46">
      <w:r>
        <w:t xml:space="preserve">The sphere appears </w:t>
      </w:r>
      <w:r w:rsidR="001C4701">
        <w:t xml:space="preserve">either to the left or to the right of the </w:t>
      </w:r>
      <w:proofErr w:type="gramStart"/>
      <w:r w:rsidR="001C4701">
        <w:t>observer’s</w:t>
      </w:r>
      <w:proofErr w:type="gramEnd"/>
      <w:r w:rsidR="001C4701">
        <w:t xml:space="preserve"> straight-ahead</w:t>
      </w:r>
      <w:r>
        <w:t>. The initial position was chosen such that the trajectory was centered in front of the observer</w:t>
      </w:r>
      <w:r w:rsidR="007C6153">
        <w:t xml:space="preserve">. It was further given by the acceleration phase, which always lasted 0.3 s. The acceleration was chosen such that the sphere accelerated to its final speed </w:t>
      </w:r>
      <w:r w:rsidR="00663ECA">
        <w:t xml:space="preserve">(2, 4, or 6 m/s) </w:t>
      </w:r>
      <w:r w:rsidR="007C6153">
        <w:t>over 0.3 s.</w:t>
      </w:r>
    </w:p>
    <w:tbl>
      <w:tblPr>
        <w:tblStyle w:val="TableGrid"/>
        <w:tblW w:w="0" w:type="auto"/>
        <w:tblLook w:val="04A0" w:firstRow="1" w:lastRow="0" w:firstColumn="1" w:lastColumn="0" w:noHBand="0" w:noVBand="1"/>
      </w:tblPr>
      <w:tblGrid>
        <w:gridCol w:w="8635"/>
        <w:gridCol w:w="715"/>
      </w:tblGrid>
      <w:tr w:rsidR="00555CA0" w14:paraId="13E22A01" w14:textId="77777777" w:rsidTr="00D201A4">
        <w:tc>
          <w:tcPr>
            <w:tcW w:w="8635" w:type="dxa"/>
          </w:tcPr>
          <w:p w14:paraId="56CF33F7" w14:textId="0C01101B" w:rsidR="00555CA0" w:rsidRDefault="00555CA0" w:rsidP="00B42F4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t>
                    </m:r>
                    <m:r>
                      <w:rPr>
                        <w:rFonts w:ascii="Cambria Math" w:hAnsi="Cambria Math"/>
                      </w:rPr>
                      <m:t>x</m:t>
                    </m:r>
                  </m:e>
                  <m:sub>
                    <m:r>
                      <w:rPr>
                        <w:rFonts w:ascii="Cambria Math" w:hAnsi="Cambria Math"/>
                      </w:rPr>
                      <m:t>acc</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con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dec</m:t>
                    </m:r>
                  </m:sub>
                </m:sSub>
                <m:r>
                  <w:rPr>
                    <w:rFonts w:ascii="Cambria Math" w:hAnsi="Cambria Math"/>
                  </w:rPr>
                  <m:t>)/2</m:t>
                </m:r>
              </m:oMath>
            </m:oMathPara>
          </w:p>
        </w:tc>
        <w:tc>
          <w:tcPr>
            <w:tcW w:w="715" w:type="dxa"/>
          </w:tcPr>
          <w:p w14:paraId="66097534" w14:textId="7E6419FC" w:rsidR="00555CA0" w:rsidRDefault="00D201A4" w:rsidP="00B42F46">
            <w:r>
              <w:t>(1)</w:t>
            </w:r>
          </w:p>
        </w:tc>
      </w:tr>
      <w:tr w:rsidR="00555CA0" w14:paraId="0030EBD0" w14:textId="77777777" w:rsidTr="00D201A4">
        <w:tc>
          <w:tcPr>
            <w:tcW w:w="8635" w:type="dxa"/>
          </w:tcPr>
          <w:p w14:paraId="6672213B" w14:textId="222C34D4" w:rsidR="00555CA0" w:rsidRDefault="00555CA0" w:rsidP="00B42F46">
            <m:oMathPara>
              <m:oMath>
                <m:sSub>
                  <m:sSubPr>
                    <m:ctrlPr>
                      <w:rPr>
                        <w:rFonts w:ascii="Cambria Math" w:hAnsi="Cambria Math"/>
                        <w:i/>
                      </w:rPr>
                    </m:ctrlPr>
                  </m:sSubPr>
                  <m:e>
                    <m:r>
                      <w:rPr>
                        <w:rFonts w:ascii="Cambria Math" w:hAnsi="Cambria Math"/>
                      </w:rPr>
                      <m:t>x</m:t>
                    </m:r>
                  </m:e>
                  <m:sub>
                    <m:r>
                      <w:rPr>
                        <w:rFonts w:ascii="Cambria Math" w:hAnsi="Cambria Math"/>
                      </w:rPr>
                      <m:t>acc</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cc</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c</m:t>
                            </m:r>
                          </m:sub>
                          <m:sup>
                            <m:r>
                              <w:rPr>
                                <w:rFonts w:ascii="Cambria Math" w:hAnsi="Cambria Math"/>
                              </w:rPr>
                              <m:t>2</m:t>
                            </m:r>
                          </m:sup>
                        </m:sSubSup>
                      </m:e>
                    </m:d>
                  </m:num>
                  <m:den>
                    <m:r>
                      <w:rPr>
                        <w:rFonts w:ascii="Cambria Math" w:hAnsi="Cambria Math"/>
                      </w:rPr>
                      <m:t>2</m:t>
                    </m:r>
                  </m:den>
                </m:f>
              </m:oMath>
            </m:oMathPara>
          </w:p>
        </w:tc>
        <w:tc>
          <w:tcPr>
            <w:tcW w:w="715" w:type="dxa"/>
          </w:tcPr>
          <w:p w14:paraId="4371CF77" w14:textId="6A7A6349" w:rsidR="00555CA0" w:rsidRDefault="00D201A4" w:rsidP="00B42F46">
            <w:r>
              <w:t>(2)</w:t>
            </w:r>
          </w:p>
        </w:tc>
      </w:tr>
      <w:tr w:rsidR="00555CA0" w14:paraId="61567EC5" w14:textId="77777777" w:rsidTr="00D201A4">
        <w:tc>
          <w:tcPr>
            <w:tcW w:w="8635" w:type="dxa"/>
          </w:tcPr>
          <w:p w14:paraId="6FD34D65" w14:textId="66DEBD9A" w:rsidR="00555CA0" w:rsidRDefault="00D201A4" w:rsidP="00B42F46">
            <m:oMathPara>
              <m:oMath>
                <m:sSub>
                  <m:sSubPr>
                    <m:ctrlPr>
                      <w:rPr>
                        <w:rFonts w:ascii="Cambria Math" w:hAnsi="Cambria Math"/>
                        <w:i/>
                      </w:rPr>
                    </m:ctrlPr>
                  </m:sSubPr>
                  <m:e>
                    <m:r>
                      <w:rPr>
                        <w:rFonts w:ascii="Cambria Math" w:hAnsi="Cambria Math"/>
                      </w:rPr>
                      <m:t>x</m:t>
                    </m:r>
                  </m:e>
                  <m:sub>
                    <m:r>
                      <w:rPr>
                        <w:rFonts w:ascii="Cambria Math" w:hAnsi="Cambria Math"/>
                      </w:rPr>
                      <m:t>cons</m:t>
                    </m:r>
                  </m:sub>
                </m:sSub>
                <m:r>
                  <w:rPr>
                    <w:rFonts w:ascii="Cambria Math" w:hAnsi="Cambria Math"/>
                  </w:rPr>
                  <m:t>=v*</m:t>
                </m:r>
                <m:sSub>
                  <m:sSubPr>
                    <m:ctrlPr>
                      <w:rPr>
                        <w:rFonts w:ascii="Cambria Math" w:hAnsi="Cambria Math"/>
                        <w:i/>
                      </w:rPr>
                    </m:ctrlPr>
                  </m:sSubPr>
                  <m:e>
                    <m:r>
                      <w:rPr>
                        <w:rFonts w:ascii="Cambria Math" w:hAnsi="Cambria Math"/>
                      </w:rPr>
                      <m:t>t</m:t>
                    </m:r>
                  </m:e>
                  <m:sub>
                    <m:r>
                      <w:rPr>
                        <w:rFonts w:ascii="Cambria Math" w:hAnsi="Cambria Math"/>
                      </w:rPr>
                      <m:t>const</m:t>
                    </m:r>
                  </m:sub>
                </m:sSub>
              </m:oMath>
            </m:oMathPara>
          </w:p>
        </w:tc>
        <w:tc>
          <w:tcPr>
            <w:tcW w:w="715" w:type="dxa"/>
          </w:tcPr>
          <w:p w14:paraId="184D1CCC" w14:textId="3BA5477D" w:rsidR="00555CA0" w:rsidRDefault="00555CA0" w:rsidP="00B42F46"/>
        </w:tc>
      </w:tr>
      <w:tr w:rsidR="00D201A4" w14:paraId="30B3C738" w14:textId="77777777" w:rsidTr="00D201A4">
        <w:tc>
          <w:tcPr>
            <w:tcW w:w="8635" w:type="dxa"/>
          </w:tcPr>
          <w:p w14:paraId="4E4A4267" w14:textId="501404EF" w:rsidR="00D201A4" w:rsidRDefault="00D201A4" w:rsidP="00D201A4">
            <m:oMathPara>
              <m:oMath>
                <m:sSub>
                  <m:sSubPr>
                    <m:ctrlPr>
                      <w:rPr>
                        <w:rFonts w:ascii="Cambria Math" w:hAnsi="Cambria Math"/>
                        <w:i/>
                      </w:rPr>
                    </m:ctrlPr>
                  </m:sSubPr>
                  <m:e>
                    <m:r>
                      <w:rPr>
                        <w:rFonts w:ascii="Cambria Math" w:hAnsi="Cambria Math"/>
                      </w:rPr>
                      <m:t>x</m:t>
                    </m:r>
                  </m:e>
                  <m:sub>
                    <m:r>
                      <w:rPr>
                        <w:rFonts w:ascii="Cambria Math" w:hAnsi="Cambria Math"/>
                      </w:rPr>
                      <m:t>dec</m:t>
                    </m:r>
                  </m:sub>
                </m:sSub>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t>
                            </m:r>
                            <m:r>
                              <w:rPr>
                                <w:rFonts w:ascii="Cambria Math" w:hAnsi="Cambria Math"/>
                              </w:rPr>
                              <m:t>a</m:t>
                            </m:r>
                          </m:e>
                          <m:sub>
                            <m:r>
                              <w:rPr>
                                <w:rFonts w:ascii="Cambria Math" w:hAnsi="Cambria Math"/>
                              </w:rPr>
                              <m:t>acc</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c</m:t>
                            </m:r>
                          </m:sub>
                          <m:sup>
                            <m:r>
                              <w:rPr>
                                <w:rFonts w:ascii="Cambria Math" w:hAnsi="Cambria Math"/>
                              </w:rPr>
                              <m:t>2</m:t>
                            </m:r>
                          </m:sup>
                        </m:sSubSup>
                      </m:e>
                    </m:d>
                  </m:num>
                  <m:den>
                    <m:r>
                      <w:rPr>
                        <w:rFonts w:ascii="Cambria Math" w:hAnsi="Cambria Math"/>
                      </w:rPr>
                      <m:t>2</m:t>
                    </m:r>
                  </m:den>
                </m:f>
              </m:oMath>
            </m:oMathPara>
          </w:p>
        </w:tc>
        <w:tc>
          <w:tcPr>
            <w:tcW w:w="715" w:type="dxa"/>
          </w:tcPr>
          <w:p w14:paraId="11E24668" w14:textId="469AD432" w:rsidR="00D201A4" w:rsidRDefault="00D201A4" w:rsidP="00D201A4"/>
        </w:tc>
      </w:tr>
      <w:tr w:rsidR="00D201A4" w14:paraId="423068A0" w14:textId="77777777" w:rsidTr="00D201A4">
        <w:tc>
          <w:tcPr>
            <w:tcW w:w="8635" w:type="dxa"/>
          </w:tcPr>
          <w:p w14:paraId="2F54D58F" w14:textId="149A30ED" w:rsidR="00D201A4" w:rsidRDefault="00D201A4" w:rsidP="00D201A4">
            <w:pPr>
              <w:rPr>
                <w:rFonts w:ascii="Calibri" w:eastAsia="Calibri" w:hAnsi="Calibri" w:cs="Times New Roman"/>
              </w:rPr>
            </w:pPr>
            <m:oMathPara>
              <m:oMath>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a*t</m:t>
                </m:r>
              </m:oMath>
            </m:oMathPara>
          </w:p>
        </w:tc>
        <w:tc>
          <w:tcPr>
            <w:tcW w:w="715" w:type="dxa"/>
          </w:tcPr>
          <w:p w14:paraId="6491A33E" w14:textId="7A53AEFD" w:rsidR="00D201A4" w:rsidRDefault="00D201A4" w:rsidP="00D201A4">
            <w:r>
              <w:t>(3)</w:t>
            </w:r>
          </w:p>
        </w:tc>
      </w:tr>
      <w:tr w:rsidR="00D201A4" w14:paraId="35E52549" w14:textId="77777777" w:rsidTr="00D201A4">
        <w:tc>
          <w:tcPr>
            <w:tcW w:w="8635" w:type="dxa"/>
          </w:tcPr>
          <w:p w14:paraId="64BC5819" w14:textId="776D1745" w:rsidR="00D201A4" w:rsidRDefault="00D201A4" w:rsidP="00D201A4">
            <w:pPr>
              <w:rPr>
                <w:rFonts w:ascii="Calibri" w:eastAsia="Calibri" w:hAnsi="Calibri" w:cs="Times New Roman"/>
              </w:rPr>
            </w:pPr>
            <m:oMathPara>
              <m:oMath>
                <m:sSub>
                  <m:sSubPr>
                    <m:ctrlPr>
                      <w:rPr>
                        <w:rFonts w:ascii="Cambria Math" w:hAnsi="Cambria Math"/>
                        <w:i/>
                      </w:rPr>
                    </m:ctrlPr>
                  </m:sSubPr>
                  <m:e>
                    <m:r>
                      <w:rPr>
                        <w:rFonts w:ascii="Cambria Math" w:hAnsi="Cambria Math"/>
                      </w:rPr>
                      <m:t>a</m:t>
                    </m:r>
                  </m:e>
                  <m:sub>
                    <m:r>
                      <w:rPr>
                        <w:rFonts w:ascii="Cambria Math" w:hAnsi="Cambria Math"/>
                      </w:rPr>
                      <m:t>a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num>
                  <m:den>
                    <m:r>
                      <w:rPr>
                        <w:rFonts w:ascii="Cambria Math" w:hAnsi="Cambria Math"/>
                      </w:rPr>
                      <m:t>t</m:t>
                    </m:r>
                  </m:den>
                </m:f>
              </m:oMath>
            </m:oMathPara>
          </w:p>
        </w:tc>
        <w:tc>
          <w:tcPr>
            <w:tcW w:w="715" w:type="dxa"/>
          </w:tcPr>
          <w:p w14:paraId="288CA00F" w14:textId="2F22998B" w:rsidR="00D201A4" w:rsidRDefault="00D201A4" w:rsidP="00D201A4">
            <w:r>
              <w:t>(4)</w:t>
            </w:r>
          </w:p>
        </w:tc>
      </w:tr>
      <w:tr w:rsidR="00D201A4" w14:paraId="1D3F233B" w14:textId="77777777" w:rsidTr="00D201A4">
        <w:tc>
          <w:tcPr>
            <w:tcW w:w="8635" w:type="dxa"/>
          </w:tcPr>
          <w:p w14:paraId="0A9F26B7" w14:textId="5D693D7D" w:rsidR="00D201A4" w:rsidRDefault="00D201A4" w:rsidP="00D201A4">
            <w:pPr>
              <w:rPr>
                <w:rFonts w:ascii="Calibri" w:eastAsia="Calibri" w:hAnsi="Calibri" w:cs="Times New Roman"/>
              </w:rPr>
            </w:pPr>
            <w:r>
              <w:rPr>
                <w:rFonts w:ascii="Calibri" w:eastAsia="Calibri" w:hAnsi="Calibri" w:cs="Times New Roman"/>
              </w:rPr>
              <w:t xml:space="preserve">With </w:t>
            </w:r>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cc</m:t>
                  </m:r>
                </m:sub>
              </m:sSub>
              <m:r>
                <w:rPr>
                  <w:rFonts w:ascii="Cambria Math" w:eastAsia="Calibri" w:hAnsi="Cambria Math" w:cs="Times New Roman"/>
                </w:rPr>
                <m:t>=0.3s</m:t>
              </m:r>
            </m:oMath>
            <w:r>
              <w:rPr>
                <w:rFonts w:ascii="Calibri" w:eastAsia="Calibri" w:hAnsi="Calibri" w:cs="Times New Roman"/>
              </w:rPr>
              <w:t xml:space="preserve">, </w:t>
            </w:r>
            <m:oMath>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max</m:t>
                  </m:r>
                </m:sub>
              </m:sSub>
              <m:r>
                <w:rPr>
                  <w:rFonts w:ascii="Cambria Math" w:eastAsia="Calibri" w:hAnsi="Cambria Math" w:cs="Times New Roman"/>
                </w:rPr>
                <m:t>=v</m:t>
              </m:r>
            </m:oMath>
          </w:p>
        </w:tc>
        <w:tc>
          <w:tcPr>
            <w:tcW w:w="715" w:type="dxa"/>
          </w:tcPr>
          <w:p w14:paraId="169CED0F" w14:textId="7868E2F6" w:rsidR="00D201A4" w:rsidRDefault="00D201A4" w:rsidP="00D201A4"/>
        </w:tc>
      </w:tr>
      <w:tr w:rsidR="00D201A4" w14:paraId="48DC5CB2" w14:textId="77777777" w:rsidTr="00D201A4">
        <w:tc>
          <w:tcPr>
            <w:tcW w:w="8635" w:type="dxa"/>
          </w:tcPr>
          <w:p w14:paraId="49C47699" w14:textId="2968D601" w:rsidR="00D201A4" w:rsidRDefault="00D201A4" w:rsidP="00D201A4">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dec</m:t>
                    </m:r>
                  </m:sub>
                </m:sSub>
                <m:r>
                  <w:rPr>
                    <w:rFonts w:ascii="Cambria Math" w:eastAsia="Calibri" w:hAnsi="Cambria Math" w:cs="Times New Roman"/>
                  </w:rPr>
                  <m:t>=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acc</m:t>
                    </m:r>
                  </m:sub>
                </m:sSub>
              </m:oMath>
            </m:oMathPara>
          </w:p>
        </w:tc>
        <w:tc>
          <w:tcPr>
            <w:tcW w:w="715" w:type="dxa"/>
          </w:tcPr>
          <w:p w14:paraId="1106B1B6" w14:textId="35E6A5ED" w:rsidR="00D201A4" w:rsidRDefault="00D201A4" w:rsidP="00D201A4">
            <w:r>
              <w:t>(5)</w:t>
            </w:r>
          </w:p>
        </w:tc>
      </w:tr>
    </w:tbl>
    <w:p w14:paraId="0503DD45" w14:textId="4CAB212F" w:rsidR="00357B2A" w:rsidRDefault="00E80321" w:rsidP="00B42F46">
      <w:r>
        <w:t xml:space="preserve">The ball cloud was presented at the same depth and had a width of 2.5 m. Each element of the cloud has the same size, </w:t>
      </w:r>
      <w:proofErr w:type="gramStart"/>
      <w:r>
        <w:t>shape</w:t>
      </w:r>
      <w:proofErr w:type="gramEnd"/>
      <w:r>
        <w:t xml:space="preserve"> and color as the single sphere, and around 20 balls are visible at any given moment. The ball cloud’s speed was governed</w:t>
      </w:r>
      <w:r w:rsidR="005E62A0">
        <w:t xml:space="preserve"> </w:t>
      </w:r>
      <w:r>
        <w:t xml:space="preserve">by a PEST staircase </w:t>
      </w:r>
      <w:r>
        <w:fldChar w:fldCharType="begin" w:fldLock="1"/>
      </w:r>
      <w:r w:rsidR="000C185A">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fldChar w:fldCharType="separate"/>
      </w:r>
      <w:r w:rsidRPr="00E80321">
        <w:rPr>
          <w:noProof/>
        </w:rPr>
        <w:t>(Taylor &amp; Creelman, 1967)</w:t>
      </w:r>
      <w:r>
        <w:fldChar w:fldCharType="end"/>
      </w:r>
      <w:r>
        <w:t>.</w:t>
      </w:r>
      <w:r w:rsidR="005E62A0">
        <w:t xml:space="preserve"> </w:t>
      </w:r>
      <w:r w:rsidR="003906E8">
        <w:t xml:space="preserve">A staircase is terminated either when the participant completes </w:t>
      </w:r>
      <w:r w:rsidR="00260138">
        <w:t>3</w:t>
      </w:r>
      <w:r w:rsidR="003906E8">
        <w:t xml:space="preserve">7 trials, or when they complete at least </w:t>
      </w:r>
      <w:r w:rsidR="00260138">
        <w:t>3</w:t>
      </w:r>
      <w:r w:rsidR="003906E8">
        <w:t xml:space="preserve">0 </w:t>
      </w:r>
      <w:proofErr w:type="gramStart"/>
      <w:r w:rsidR="003906E8">
        <w:t>trials</w:t>
      </w:r>
      <w:proofErr w:type="gramEnd"/>
      <w:r w:rsidR="003906E8">
        <w:t xml:space="preserve"> and the step size drops below 0.1 m/s.</w:t>
      </w:r>
    </w:p>
    <w:p w14:paraId="4D12F883" w14:textId="4EF8E98A" w:rsidR="00123144" w:rsidRDefault="00E80321">
      <w:r>
        <w:t>Participants are asked to either</w:t>
      </w:r>
      <w:r w:rsidR="00850FB4">
        <w:t>:</w:t>
      </w:r>
    </w:p>
    <w:p w14:paraId="23E4AC6B" w14:textId="49D78C5B" w:rsidR="00123144" w:rsidRDefault="00E80321" w:rsidP="00123144">
      <w:pPr>
        <w:pStyle w:val="ListParagraph"/>
        <w:numPr>
          <w:ilvl w:val="0"/>
          <w:numId w:val="1"/>
        </w:numPr>
      </w:pPr>
      <w:r>
        <w:t>fixate a fixation cross presented 0.5 m below the height at which the sphere is</w:t>
      </w:r>
      <w:r w:rsidR="00123144">
        <w:t xml:space="preserve"> presented (Fixation condition), </w:t>
      </w:r>
    </w:p>
    <w:p w14:paraId="66108FED" w14:textId="64D55252" w:rsidR="00123144" w:rsidRDefault="00123144" w:rsidP="00123144">
      <w:pPr>
        <w:pStyle w:val="ListParagraph"/>
        <w:numPr>
          <w:ilvl w:val="0"/>
          <w:numId w:val="1"/>
        </w:numPr>
      </w:pPr>
      <w:r>
        <w:t>or follow the sphere with their gaze (Pursuit condition).</w:t>
      </w:r>
    </w:p>
    <w:p w14:paraId="03A5760A" w14:textId="3E243404" w:rsidR="00E80321" w:rsidRDefault="00123144" w:rsidP="00123144">
      <w:r>
        <w:t>Participants are always asked to keep their gaze on the fixation cross during presentation of the ball cloud. Furthermore, the stimulus is presented either</w:t>
      </w:r>
      <w:r w:rsidR="00850FB4">
        <w:t>:</w:t>
      </w:r>
    </w:p>
    <w:p w14:paraId="4DB93F99" w14:textId="5CC42406" w:rsidR="00123144" w:rsidRDefault="00123144" w:rsidP="00DB02F2">
      <w:pPr>
        <w:pStyle w:val="ListParagraph"/>
        <w:numPr>
          <w:ilvl w:val="0"/>
          <w:numId w:val="2"/>
        </w:numPr>
      </w:pPr>
      <w:r>
        <w:t>embedded in a virtual 3D environment (Environment condition, see Figure XX),</w:t>
      </w:r>
    </w:p>
    <w:p w14:paraId="231376DE" w14:textId="58668638" w:rsidR="00123144" w:rsidRDefault="00123144" w:rsidP="00DB02F2">
      <w:pPr>
        <w:pStyle w:val="ListParagraph"/>
        <w:numPr>
          <w:ilvl w:val="0"/>
          <w:numId w:val="2"/>
        </w:numPr>
      </w:pPr>
      <w:r>
        <w:t>in a uniformly grey scene that does not provide any additional background cues to eye speed but with stereoscopic cues to depth (No Environment-Stereoscopic condition),</w:t>
      </w:r>
    </w:p>
    <w:p w14:paraId="307CECE9" w14:textId="6CEFC133" w:rsidR="00123144" w:rsidRDefault="00123144" w:rsidP="00DB02F2">
      <w:pPr>
        <w:pStyle w:val="ListParagraph"/>
        <w:numPr>
          <w:ilvl w:val="0"/>
          <w:numId w:val="2"/>
        </w:numPr>
      </w:pPr>
      <w:r>
        <w:t>in a uniformly grey scene presented monoscopically (No Environment-</w:t>
      </w:r>
      <w:proofErr w:type="spellStart"/>
      <w:r>
        <w:t>Monoscopic</w:t>
      </w:r>
      <w:proofErr w:type="spellEnd"/>
      <w:r>
        <w:t>).</w:t>
      </w:r>
    </w:p>
    <w:p w14:paraId="44D3B5D1" w14:textId="43451786" w:rsidR="00123144" w:rsidRDefault="005E62A0" w:rsidP="00123144">
      <w:r>
        <w:t>Each combination of these experimental conditions is presented in blocks; the experiment thus consist</w:t>
      </w:r>
      <w:r w:rsidR="00850FB4">
        <w:t>s</w:t>
      </w:r>
      <w:r>
        <w:t xml:space="preserve"> of 6 blocks whose order is drawn randomly for each participant.</w:t>
      </w:r>
      <w:r w:rsidR="001B5860">
        <w:t xml:space="preserve"> Overall, the experiment takes about an hour to complete.</w:t>
      </w:r>
    </w:p>
    <w:p w14:paraId="036E3E7F" w14:textId="6112714D" w:rsidR="0040137A" w:rsidRDefault="001B5860" w:rsidP="00123144">
      <w:r>
        <w:lastRenderedPageBreak/>
        <w:t xml:space="preserve">We record the participants’ eye-movements while either the sphere or the sphere cloud </w:t>
      </w:r>
      <w:r w:rsidR="00457128">
        <w:t>is</w:t>
      </w:r>
      <w:r w:rsidR="00085EB9">
        <w:t xml:space="preserve"> </w:t>
      </w:r>
      <w:r>
        <w:t>visible.</w:t>
      </w:r>
      <w:r w:rsidR="0040137A">
        <w:t xml:space="preserve"> Trials </w:t>
      </w:r>
      <w:r w:rsidR="00457128">
        <w:t xml:space="preserve">are </w:t>
      </w:r>
      <w:r w:rsidR="0040137A">
        <w:t xml:space="preserve">repeated when the gaze behavior </w:t>
      </w:r>
      <w:r w:rsidR="00457128">
        <w:t xml:space="preserve">does not </w:t>
      </w:r>
      <w:r w:rsidR="0040137A">
        <w:t>match the instructions:</w:t>
      </w:r>
    </w:p>
    <w:p w14:paraId="745402A5" w14:textId="4E42A968" w:rsidR="0040137A" w:rsidRDefault="0040137A" w:rsidP="0040137A">
      <w:pPr>
        <w:pStyle w:val="ListParagraph"/>
        <w:numPr>
          <w:ilvl w:val="0"/>
          <w:numId w:val="3"/>
        </w:numPr>
      </w:pPr>
      <w:r>
        <w:t>While the sphere is visible in the pursuit condition,</w:t>
      </w:r>
      <w:r w:rsidR="00085EB9">
        <w:t xml:space="preserve"> </w:t>
      </w:r>
      <w:r w:rsidRPr="0040137A">
        <w:t xml:space="preserve">the </w:t>
      </w:r>
      <w:r w:rsidR="003206B8">
        <w:t xml:space="preserve">absolute mean speed of the eyes (in depth) </w:t>
      </w:r>
      <w:proofErr w:type="gramStart"/>
      <w:r w:rsidR="003206B8">
        <w:t>has to</w:t>
      </w:r>
      <w:proofErr w:type="gramEnd"/>
      <w:r w:rsidR="003206B8">
        <w:t xml:space="preserve"> be </w:t>
      </w:r>
      <w:r w:rsidR="003206B8">
        <w:rPr>
          <w:lang w:val="en-CA"/>
        </w:rPr>
        <w:t>&gt;</w:t>
      </w:r>
      <w:r w:rsidR="003206B8" w:rsidRPr="003206B8">
        <w:t>=</w:t>
      </w:r>
      <w:r w:rsidR="003206B8">
        <w:t xml:space="preserve"> 50% of the target speed across the 0.5 s during which the stimulus travels at constant speed, and the e</w:t>
      </w:r>
      <w:r w:rsidR="003206B8" w:rsidRPr="003206B8">
        <w:t>y</w:t>
      </w:r>
      <w:r w:rsidR="003206B8">
        <w:t>es have to move in the same direction as the target.</w:t>
      </w:r>
    </w:p>
    <w:p w14:paraId="7ECF8C22" w14:textId="6BB5A759" w:rsidR="003906E8" w:rsidRDefault="0040137A" w:rsidP="0040137A">
      <w:pPr>
        <w:pStyle w:val="ListParagraph"/>
        <w:numPr>
          <w:ilvl w:val="0"/>
          <w:numId w:val="3"/>
        </w:numPr>
      </w:pPr>
      <w:r>
        <w:t xml:space="preserve">While the sphere is visible in the fixation condition, </w:t>
      </w:r>
      <w:r w:rsidR="003206B8">
        <w:t xml:space="preserve">the absolute mean speed of the eyes (in depth) </w:t>
      </w:r>
      <w:proofErr w:type="gramStart"/>
      <w:r w:rsidR="003206B8">
        <w:t>has to</w:t>
      </w:r>
      <w:proofErr w:type="gramEnd"/>
      <w:r w:rsidR="003206B8">
        <w:t xml:space="preserve"> be below 25% of the target speed.</w:t>
      </w:r>
    </w:p>
    <w:p w14:paraId="3DD4E457" w14:textId="6EA4D2CD" w:rsidR="0040137A" w:rsidRDefault="0040137A" w:rsidP="0040137A">
      <w:pPr>
        <w:pStyle w:val="ListParagraph"/>
        <w:numPr>
          <w:ilvl w:val="0"/>
          <w:numId w:val="3"/>
        </w:numPr>
      </w:pPr>
      <w:r>
        <w:t xml:space="preserve">While the sphere cloud is visible, </w:t>
      </w:r>
      <w:r w:rsidR="003206B8">
        <w:t xml:space="preserve">the absolute mean speed of the eyes (in depth) </w:t>
      </w:r>
      <w:proofErr w:type="gramStart"/>
      <w:r w:rsidR="003206B8">
        <w:t>has to</w:t>
      </w:r>
      <w:proofErr w:type="gramEnd"/>
      <w:r w:rsidR="003206B8">
        <w:t xml:space="preserve"> be below 25% of the target speed.</w:t>
      </w:r>
    </w:p>
    <w:p w14:paraId="52E76D43" w14:textId="6CA6984C" w:rsidR="003906E8" w:rsidRDefault="009D1DFE" w:rsidP="00123144">
      <w:r>
        <w:t xml:space="preserve">While computing the </w:t>
      </w:r>
      <w:r w:rsidR="003206B8">
        <w:t>gaze speed</w:t>
      </w:r>
      <w:r>
        <w:t>, we account for the 50 ms it takes the VIVE Pro Eye to make the eye-tracking data available to the system</w:t>
      </w:r>
      <w:r w:rsidR="00D7003A">
        <w:t xml:space="preserve"> </w:t>
      </w:r>
      <w:r w:rsidR="00D7003A">
        <w:fldChar w:fldCharType="begin" w:fldLock="1"/>
      </w:r>
      <w:r w:rsidR="00D7003A">
        <w:instrText>ADDIN CSL_CITATION {"citationItems":[{"id":"ITEM-1","itemData":{"DOI":"10.1177/2041669520983338","ISSN":"20416695","abstract":"A number of virtual reality head-mounted displays (HMDs) with integrated eye trackers have recently become commercially available. If their eye tracking latency is low and reliable enough for gaze-contingent rendering, this may open up many interesting opportunities for researchers. We measured eye tracking latencies for the Fove-0, the Varjo VR-1, and the High Tech Computer Corporation (HTC) Vive Pro Eye using simultaneous electrooculography measurements. We determined the time from the occurrence of an eye position change to its availability as a data sample from the eye tracker (delay) and the time from an eye position change to the earliest possible change of the display content (latency). For each test and each device, participants performed 60 saccades between two targets 20° of visual angle apart. The targets were continuously visible in the HMD, and the saccades were instructed by an auditory cue. Data collection and eye tracking calibration were done using the recommended scripts for each device in Unity3D. The Vive Pro Eye was recorded twice, once using the SteamVR SDK and once using the Tobii XR SDK. Our results show clear differences between the HMDs. Delays ranged from 15 ms to 52 ms, and the latencies ranged from 45 ms to 81 ms. The Fove-0 appears to be the fastest device and best suited for gaze-contingent rendering.","author":[{"dropping-particle":"","family":"Stein","given":"Niklas","non-dropping-particle":"","parse-names":false,"suffix":""},{"dropping-particle":"","family":"Niehorster","given":"Diederick C.","non-dropping-particle":"","parse-names":false,"suffix":""},{"dropping-particle":"","family":"Watson","given":"Tamara","non-dropping-particle":"","parse-names":false,"suffix":""},{"dropping-particle":"","family":"Steinicke","given":"Frank","non-dropping-particle":"","parse-names":false,"suffix":""},{"dropping-particle":"","family":"Rifai","given":"Katharina","non-dropping-particle":"","parse-names":false,"suffix":""},{"dropping-particle":"","family":"Wahl","given":"Siegfried","non-dropping-particle":"","parse-names":false,"suffix":""},{"dropping-particle":"","family":"Lappe","given":"Markus","non-dropping-particle":"","parse-names":false,"suffix":""}],"container-title":"i-Perception","id":"ITEM-1","issue":"1","issued":{"date-parts":[["2021"]]},"title":"A Comparison of Eye Tracking Latencies Among Several Commercial Head-Mounted Displays","type":"article-journal","volume":"12"},"uris":["http://www.mendeley.com/documents/?uuid=55e87851-9465-4f3e-b725-4eca88e5cd2a"]}],"mendeley":{"formattedCitation":"(Stein et al., 2021)","plainTextFormattedCitation":"(Stein et al., 2021)"},"properties":{"noteIndex":0},"schema":"https://github.com/citation-style-language/schema/raw/master/csl-citation.json"}</w:instrText>
      </w:r>
      <w:r w:rsidR="00D7003A">
        <w:fldChar w:fldCharType="separate"/>
      </w:r>
      <w:r w:rsidR="00D7003A" w:rsidRPr="00D7003A">
        <w:rPr>
          <w:noProof/>
        </w:rPr>
        <w:t>(Stein et al., 2021)</w:t>
      </w:r>
      <w:r w:rsidR="00D7003A">
        <w:fldChar w:fldCharType="end"/>
      </w:r>
      <w:r>
        <w:t>.</w:t>
      </w:r>
      <w:r w:rsidR="005B2C86">
        <w:t xml:space="preserve"> The eye-tracking data is further used to light up the fixation cross – when</w:t>
      </w:r>
      <w:r w:rsidR="00D70FE1">
        <w:t>ever</w:t>
      </w:r>
      <w:r w:rsidR="005B2C86">
        <w:t xml:space="preserve"> present – when the participant’s gaze is within the 0.3 m tolerance of its center</w:t>
      </w:r>
      <w:r w:rsidR="00265713">
        <w:t xml:space="preserve"> to indicate that they are fixating as instructed.</w:t>
      </w:r>
    </w:p>
    <w:p w14:paraId="55AB04BB" w14:textId="66E23650" w:rsidR="00850FB4" w:rsidRDefault="00850FB4" w:rsidP="00123144">
      <w:r>
        <w:t>The program used to present stimuli can be downloaded here (XXXX, on OSF), and the Unity project can be downloaded here (XXXX, on OSF).</w:t>
      </w:r>
    </w:p>
    <w:p w14:paraId="05BD88CD" w14:textId="77777777" w:rsidR="009D1DFE" w:rsidRDefault="009D1DFE" w:rsidP="00123144"/>
    <w:p w14:paraId="5F1FE2B5" w14:textId="746966A8" w:rsidR="003906E8" w:rsidRDefault="003906E8" w:rsidP="00EB272E">
      <w:pPr>
        <w:pStyle w:val="Heading2"/>
      </w:pPr>
      <w:r>
        <w:t>Predictions</w:t>
      </w:r>
    </w:p>
    <w:p w14:paraId="0A94323F" w14:textId="5A9274A1" w:rsidR="003906E8" w:rsidRDefault="003906E8" w:rsidP="00123144">
      <w:r>
        <w:t xml:space="preserve">We expect the speed of the sphere to be estimated </w:t>
      </w:r>
      <w:r w:rsidR="000C185A">
        <w:t xml:space="preserve">accurately </w:t>
      </w:r>
      <w:r>
        <w:t xml:space="preserve">when the participant </w:t>
      </w:r>
      <w:r w:rsidR="000C185A">
        <w:t>maintains fixation, and we expect it to be underestimated when they pursue the sphere with their gaze. We expect this effect to be absent when a virtual environment is provided, that is, participants should estimate the sphere’s speed accurately in a virtual environment even when they follow it with their gaze.</w:t>
      </w:r>
    </w:p>
    <w:p w14:paraId="3F913DF3" w14:textId="4202579D" w:rsidR="000C185A" w:rsidRDefault="000C185A" w:rsidP="00123144"/>
    <w:p w14:paraId="6EE7EEAF" w14:textId="4A375649" w:rsidR="000C185A" w:rsidRDefault="000C185A" w:rsidP="00EB272E">
      <w:pPr>
        <w:pStyle w:val="Heading2"/>
      </w:pPr>
      <w:r>
        <w:t>Data Analysis</w:t>
      </w:r>
    </w:p>
    <w:p w14:paraId="47F60C7B" w14:textId="672EF75F" w:rsidR="000C185A" w:rsidRDefault="00CF76AF" w:rsidP="00123144">
      <w:r>
        <w:t>We first</w:t>
      </w:r>
      <w:r w:rsidR="000C185A">
        <w:t xml:space="preserve"> fit cumulative Gaussian functions </w:t>
      </w:r>
      <w:r>
        <w:t xml:space="preserve">separately for each target speed and experimental condition </w:t>
      </w:r>
      <w:r w:rsidR="000C185A">
        <w:t>by means of</w:t>
      </w:r>
      <w:r>
        <w:t xml:space="preserve"> direct </w:t>
      </w:r>
      <w:r w:rsidR="000C185A">
        <w:t>likelihood maximization</w:t>
      </w:r>
      <w:r>
        <w:t xml:space="preserve"> </w:t>
      </w:r>
      <w:r>
        <w:fldChar w:fldCharType="begin" w:fldLock="1"/>
      </w:r>
      <w:r w:rsidR="00CC4505">
        <w:instrText>ADDIN CSL_CITATION {"citationItems":[{"id":"ITEM-1","itemData":{"ISBN":"9781461444749","author":[{"dropping-particle":"","family":"Knoblauch","given":"Kenneth","non-dropping-particle":"","parse-names":false,"suffix":""},{"dropping-particle":"","family":"Maloney","given":"Laurence T.","non-dropping-particle":"","parse-names":false,"suffix":""}],"id":"ITEM-1","issued":{"date-parts":[["2012"]]},"number-of-pages":"375","publisher":"Springer","publisher-place":"New York","title":"Modelling psychophysical data in R","type":"book"},"uris":["http://www.mendeley.com/documents/?uuid=0ea6b55d-c24f-4860-a5ca-3bb9df6a6fcb"]}],"mendeley":{"formattedCitation":"(Knoblauch &amp; Maloney, 2012)","plainTextFormattedCitation":"(Knoblauch &amp; Maloney, 2012)","previouslyFormattedCitation":"(Knoblauch &amp; Maloney, 2012)"},"properties":{"noteIndex":0},"schema":"https://github.com/citation-style-language/schema/raw/master/csl-citation.json"}</w:instrText>
      </w:r>
      <w:r>
        <w:fldChar w:fldCharType="separate"/>
      </w:r>
      <w:r w:rsidRPr="00CF76AF">
        <w:rPr>
          <w:noProof/>
        </w:rPr>
        <w:t>(Knoblauch &amp; Maloney, 2012)</w:t>
      </w:r>
      <w:r>
        <w:fldChar w:fldCharType="end"/>
      </w:r>
      <w:r w:rsidR="000C185A">
        <w:t xml:space="preserve"> as implemented in the </w:t>
      </w:r>
      <w:proofErr w:type="spellStart"/>
      <w:r w:rsidR="000C185A">
        <w:t>quickpsy</w:t>
      </w:r>
      <w:proofErr w:type="spellEnd"/>
      <w:r w:rsidR="000C185A">
        <w:t xml:space="preserve"> package </w:t>
      </w:r>
      <w:r w:rsidR="000C185A">
        <w:fldChar w:fldCharType="begin" w:fldLock="1"/>
      </w:r>
      <w:r w:rsidR="000C185A">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0C185A">
        <w:fldChar w:fldCharType="separate"/>
      </w:r>
      <w:r w:rsidR="000C185A" w:rsidRPr="000C185A">
        <w:rPr>
          <w:noProof/>
        </w:rPr>
        <w:t>(Linares &amp; López-Moliner, 2016)</w:t>
      </w:r>
      <w:r w:rsidR="000C185A">
        <w:fldChar w:fldCharType="end"/>
      </w:r>
      <w:r w:rsidR="000C185A">
        <w:t xml:space="preserve"> for R </w:t>
      </w:r>
      <w:r w:rsidR="000C185A">
        <w:fldChar w:fldCharType="begin" w:fldLock="1"/>
      </w:r>
      <w: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C185A">
        <w:fldChar w:fldCharType="separate"/>
      </w:r>
      <w:r w:rsidR="000C185A" w:rsidRPr="000C185A">
        <w:rPr>
          <w:noProof/>
        </w:rPr>
        <w:t>(R Core Team, 2017)</w:t>
      </w:r>
      <w:r w:rsidR="000C185A">
        <w:fldChar w:fldCharType="end"/>
      </w:r>
      <w:r>
        <w:t xml:space="preserve">. We then </w:t>
      </w:r>
      <w:r w:rsidR="009748EC">
        <w:t xml:space="preserve">extract </w:t>
      </w:r>
      <w:r>
        <w:t xml:space="preserve">the PSEs (i.e., the 50% thresholds) </w:t>
      </w:r>
      <w:r w:rsidR="009748EC">
        <w:t xml:space="preserve">and use them </w:t>
      </w:r>
      <w:r>
        <w:t>as a measure of accuracy.</w:t>
      </w:r>
    </w:p>
    <w:p w14:paraId="707426DF" w14:textId="23600636" w:rsidR="00CF76AF" w:rsidRDefault="009748EC" w:rsidP="00123144">
      <w:r>
        <w:t>We use linear mixed modelling to test for statistical differences between the experimental conditions.</w:t>
      </w:r>
      <w:r w:rsidR="00DB02F2">
        <w:t xml:space="preserve"> We first fit a model with the PSEs as dependent variable, the fixation condition (Fixation vs. Pursuit), the environment condition (Environment vs. No Environment-Stereoscopic vs. No Environment-</w:t>
      </w:r>
      <w:proofErr w:type="spellStart"/>
      <w:r w:rsidR="00DB02F2">
        <w:t>Monoscopic</w:t>
      </w:r>
      <w:proofErr w:type="spellEnd"/>
      <w:r w:rsidR="00DB02F2">
        <w:t>), and the interaction between fixation condition and environment condition as fixed effects, as well as random intercepts and random slopes for target speed for the grouping variable Participant</w:t>
      </w:r>
      <w:r w:rsidR="006B4080">
        <w:t>.</w:t>
      </w:r>
      <w:r w:rsidR="00CC4505">
        <w:t xml:space="preserve"> In Wilkinson &amp; Rogers notation </w:t>
      </w:r>
      <w:r w:rsidR="00CC4505">
        <w:fldChar w:fldCharType="begin" w:fldLock="1"/>
      </w:r>
      <w:r w:rsidR="00945CB4">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Wilkinson &amp; Rogers, 1973)","plainTextFormattedCitation":"(Wilkinson &amp; Rogers, 1973)","previouslyFormattedCitation":"(Wilkinson &amp; Rogers, 1973)"},"properties":{"noteIndex":0},"schema":"https://github.com/citation-style-language/schema/raw/master/csl-citation.json"}</w:instrText>
      </w:r>
      <w:r w:rsidR="00CC4505">
        <w:fldChar w:fldCharType="separate"/>
      </w:r>
      <w:r w:rsidR="00CC4505" w:rsidRPr="00CC4505">
        <w:rPr>
          <w:noProof/>
        </w:rPr>
        <w:t>(Wilkinson &amp; Rogers, 1973)</w:t>
      </w:r>
      <w:r w:rsidR="00CC4505">
        <w:fldChar w:fldCharType="end"/>
      </w:r>
      <w:r w:rsidR="00CC4505">
        <w:t>, this model reads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BE3ED8" w:rsidRPr="00BE3ED8" w14:paraId="09BC34B1" w14:textId="77777777" w:rsidTr="00D41DF2">
        <w:tc>
          <w:tcPr>
            <w:tcW w:w="8365" w:type="dxa"/>
          </w:tcPr>
          <w:p w14:paraId="35351CC1" w14:textId="1E38D359" w:rsidR="00BE3ED8" w:rsidRPr="00BE3ED8" w:rsidRDefault="00BE3ED8" w:rsidP="00BE3ED8">
            <w:pPr>
              <w:spacing w:after="160" w:line="259" w:lineRule="auto"/>
            </w:pPr>
            <m:oMathPara>
              <m:oMath>
                <m:r>
                  <w:rPr>
                    <w:rFonts w:ascii="Cambria Math" w:hAnsi="Cambria Math"/>
                  </w:rPr>
                  <m:t>PSE ~ Fixation*Environment+</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Sphere</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oMath>
            </m:oMathPara>
          </w:p>
        </w:tc>
        <w:tc>
          <w:tcPr>
            <w:tcW w:w="985" w:type="dxa"/>
          </w:tcPr>
          <w:p w14:paraId="519CDC4C" w14:textId="77777777" w:rsidR="00BE3ED8" w:rsidRPr="00BE3ED8" w:rsidRDefault="00BE3ED8" w:rsidP="00BE3ED8">
            <w:pPr>
              <w:spacing w:after="160" w:line="259" w:lineRule="auto"/>
            </w:pPr>
            <w:r w:rsidRPr="00BE3ED8">
              <w:t xml:space="preserve">(5) </w:t>
            </w:r>
          </w:p>
        </w:tc>
      </w:tr>
    </w:tbl>
    <w:p w14:paraId="46B20063" w14:textId="072F91EA" w:rsidR="003906E8" w:rsidRDefault="005131C7" w:rsidP="00123144">
      <w:r w:rsidRPr="005131C7">
        <w:t xml:space="preserve">To assess statistical significance, we </w:t>
      </w:r>
      <w:r>
        <w:t xml:space="preserve">use the </w:t>
      </w:r>
      <w:proofErr w:type="spellStart"/>
      <w:r w:rsidRPr="002A46C3">
        <w:rPr>
          <w:rFonts w:ascii="Courier New" w:hAnsi="Courier New" w:cs="Courier New"/>
        </w:rPr>
        <w:t>confint</w:t>
      </w:r>
      <w:proofErr w:type="spellEnd"/>
      <w:r>
        <w:t xml:space="preserve"> function from base R to compute bootstrapped 95% confidence intervals on the regression coefficients pertaining to the fixed effects.</w:t>
      </w:r>
    </w:p>
    <w:p w14:paraId="6AA4E15B" w14:textId="38B96462" w:rsidR="007050AA" w:rsidRDefault="007050AA" w:rsidP="00123144">
      <w:r>
        <w:t xml:space="preserve">If we don’t find significant differences between the Fixation and Pursuit conditions, we will further employ Bayesian linear mixed modelling </w:t>
      </w:r>
      <w:r w:rsidR="00945CB4">
        <w:t xml:space="preserve">as implemented in the brms package </w:t>
      </w:r>
      <w:r w:rsidR="00945CB4">
        <w:fldChar w:fldCharType="begin" w:fldLock="1"/>
      </w:r>
      <w:r w:rsidR="00D8358E">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945CB4">
        <w:fldChar w:fldCharType="separate"/>
      </w:r>
      <w:r w:rsidR="00945CB4" w:rsidRPr="00945CB4">
        <w:rPr>
          <w:noProof/>
        </w:rPr>
        <w:t>(Bürkner, 2018)</w:t>
      </w:r>
      <w:r w:rsidR="00945CB4">
        <w:fldChar w:fldCharType="end"/>
      </w:r>
      <w:r w:rsidR="00945CB4">
        <w:t xml:space="preserve"> for R </w:t>
      </w:r>
      <w:r>
        <w:t xml:space="preserve">to </w:t>
      </w:r>
      <w:r>
        <w:lastRenderedPageBreak/>
        <w:t xml:space="preserve">determine whether we can find support in favor of the null hypothesis. We will do this separately for each </w:t>
      </w:r>
      <w:r w:rsidR="002514F3">
        <w:t>environment condition.</w:t>
      </w:r>
    </w:p>
    <w:p w14:paraId="6071F25E" w14:textId="74EDF84C" w:rsidR="002514F3" w:rsidRDefault="002514F3" w:rsidP="00123144">
      <w:r>
        <w:t>To this end, we fit for each environment condition separately a model with the PSE as dependent variable, the fixation condition as fixed effect, and random intercepts as well as random slopes per target speed for the grouping variable Participant as a test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2514F3" w:rsidRPr="002514F3" w14:paraId="7D888319" w14:textId="77777777" w:rsidTr="00296047">
        <w:tc>
          <w:tcPr>
            <w:tcW w:w="8365" w:type="dxa"/>
          </w:tcPr>
          <w:p w14:paraId="614F634F" w14:textId="4A924972" w:rsidR="002514F3" w:rsidRPr="002514F3" w:rsidRDefault="002514F3" w:rsidP="002514F3">
            <w:pPr>
              <w:spacing w:after="160" w:line="259" w:lineRule="auto"/>
            </w:pPr>
            <m:oMathPara>
              <m:oMath>
                <m:r>
                  <w:rPr>
                    <w:rFonts w:ascii="Cambria Math" w:hAnsi="Cambria Math"/>
                  </w:rPr>
                  <m:t>PSE ~ Fixation+</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Sphere</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oMath>
            </m:oMathPara>
          </w:p>
        </w:tc>
        <w:tc>
          <w:tcPr>
            <w:tcW w:w="985" w:type="dxa"/>
          </w:tcPr>
          <w:p w14:paraId="3DA1A6CB" w14:textId="77777777" w:rsidR="002514F3" w:rsidRPr="002514F3" w:rsidRDefault="002514F3" w:rsidP="002514F3">
            <w:pPr>
              <w:spacing w:after="160" w:line="259" w:lineRule="auto"/>
            </w:pPr>
            <w:r w:rsidRPr="002514F3">
              <w:t xml:space="preserve">(5) </w:t>
            </w:r>
          </w:p>
        </w:tc>
      </w:tr>
    </w:tbl>
    <w:p w14:paraId="034E9E03" w14:textId="3C110CA4" w:rsidR="002514F3" w:rsidRDefault="002514F3" w:rsidP="00123144">
      <w:r>
        <w:t>We then fit a null model with the same random effects, but without Fixation as a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2514F3" w:rsidRPr="002514F3" w14:paraId="11DFEC08" w14:textId="77777777" w:rsidTr="00296047">
        <w:tc>
          <w:tcPr>
            <w:tcW w:w="8365" w:type="dxa"/>
          </w:tcPr>
          <w:p w14:paraId="09FF4341" w14:textId="771DE3FA" w:rsidR="002514F3" w:rsidRPr="002514F3" w:rsidRDefault="002514F3" w:rsidP="002514F3">
            <w:pPr>
              <w:spacing w:after="160" w:line="259" w:lineRule="auto"/>
            </w:pPr>
            <m:oMathPara>
              <m:oMath>
                <m:r>
                  <w:rPr>
                    <w:rFonts w:ascii="Cambria Math" w:hAnsi="Cambria Math"/>
                  </w:rPr>
                  <m:t xml:space="preserve">PSE ~ </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Sphere</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oMath>
            </m:oMathPara>
          </w:p>
        </w:tc>
        <w:tc>
          <w:tcPr>
            <w:tcW w:w="985" w:type="dxa"/>
          </w:tcPr>
          <w:p w14:paraId="20C3C817" w14:textId="77777777" w:rsidR="002514F3" w:rsidRPr="002514F3" w:rsidRDefault="002514F3" w:rsidP="002514F3">
            <w:pPr>
              <w:spacing w:after="160" w:line="259" w:lineRule="auto"/>
            </w:pPr>
            <w:r w:rsidRPr="002514F3">
              <w:t xml:space="preserve">(5) </w:t>
            </w:r>
          </w:p>
        </w:tc>
      </w:tr>
    </w:tbl>
    <w:p w14:paraId="751ECD63" w14:textId="34000CF1" w:rsidR="002514F3" w:rsidRDefault="002A27A9" w:rsidP="00123144">
      <w:r>
        <w:t xml:space="preserve">Finally, we </w:t>
      </w:r>
      <w:r w:rsidR="002004E3">
        <w:t xml:space="preserve">obtain </w:t>
      </w:r>
      <w:r>
        <w:t xml:space="preserve">the Bayes Factor by </w:t>
      </w:r>
      <w:r w:rsidR="002004E3">
        <w:t>first</w:t>
      </w:r>
      <w:r>
        <w:t xml:space="preserve"> </w:t>
      </w:r>
      <w:r w:rsidR="002004E3">
        <w:t xml:space="preserve">computing </w:t>
      </w:r>
      <w:r>
        <w:t xml:space="preserve">the marginal likelihood </w:t>
      </w:r>
      <w:r w:rsidR="002004E3">
        <w:t xml:space="preserve">via the </w:t>
      </w:r>
      <w:proofErr w:type="spellStart"/>
      <w:r w:rsidR="002004E3" w:rsidRPr="002A46C3">
        <w:rPr>
          <w:rFonts w:ascii="Courier New" w:hAnsi="Courier New" w:cs="Courier New"/>
        </w:rPr>
        <w:t>bridge_sample</w:t>
      </w:r>
      <w:proofErr w:type="spellEnd"/>
      <w:r w:rsidR="002004E3">
        <w:t xml:space="preserve"> function from the brms package </w:t>
      </w:r>
      <w:r>
        <w:t xml:space="preserve">for each model and </w:t>
      </w:r>
      <w:r w:rsidR="002004E3">
        <w:t xml:space="preserve">then comparing them with the </w:t>
      </w:r>
      <w:proofErr w:type="spellStart"/>
      <w:r w:rsidR="002004E3" w:rsidRPr="002A46C3">
        <w:rPr>
          <w:rFonts w:ascii="Courier New" w:hAnsi="Courier New" w:cs="Courier New"/>
        </w:rPr>
        <w:t>bayes_factor</w:t>
      </w:r>
      <w:proofErr w:type="spellEnd"/>
      <w:r w:rsidR="002004E3">
        <w:t xml:space="preserve"> function.</w:t>
      </w:r>
    </w:p>
    <w:p w14:paraId="00FD54BE" w14:textId="40FC904A" w:rsidR="00850FB4" w:rsidRDefault="00850FB4" w:rsidP="00123144">
      <w:r>
        <w:t>The code used for the analysis can be downloaded here (XXXXX, GitHub).</w:t>
      </w:r>
    </w:p>
    <w:p w14:paraId="64239C4A" w14:textId="452FB6CC" w:rsidR="00A86F8E" w:rsidRDefault="00A86F8E" w:rsidP="00123144"/>
    <w:p w14:paraId="528489DF" w14:textId="2C242CEE" w:rsidR="00A86F8E" w:rsidRDefault="00A86F8E" w:rsidP="00EB272E">
      <w:pPr>
        <w:pStyle w:val="Heading2"/>
      </w:pPr>
      <w:r>
        <w:t>Power Analysis</w:t>
      </w:r>
    </w:p>
    <w:p w14:paraId="02DC74EA" w14:textId="6C9D11DB" w:rsidR="00A86F8E" w:rsidRDefault="00A86F8E" w:rsidP="00123144">
      <w:r>
        <w:t>Considering that one of the goals of this study is to provide evidence whether the Aubert-</w:t>
      </w:r>
      <w:proofErr w:type="spellStart"/>
      <w:r>
        <w:t>Fleischl</w:t>
      </w:r>
      <w:proofErr w:type="spellEnd"/>
      <w:r>
        <w:t xml:space="preserve"> phenomenon should be considered in future research on speed perception in virtual environments, it </w:t>
      </w:r>
      <w:r w:rsidR="004379DF">
        <w:t>is relevant to define the smallest effect size of interest. Powering the study for a</w:t>
      </w:r>
      <w:r w:rsidR="003E13E8">
        <w:t>n</w:t>
      </w:r>
      <w:r w:rsidR="004379DF">
        <w:t xml:space="preserve"> adequately </w:t>
      </w:r>
      <w:proofErr w:type="gramStart"/>
      <w:r w:rsidR="004379DF">
        <w:t>small smallest</w:t>
      </w:r>
      <w:proofErr w:type="gramEnd"/>
      <w:r w:rsidR="004379DF">
        <w:t xml:space="preserve"> effect size of interest will also provide a sample size big enough to obtain strong enough evidence for the absence of an effect (via the Bayes factor). We stipulate that any difference in perceived speed below </w:t>
      </w:r>
      <w:r w:rsidR="003A6061">
        <w:t>1</w:t>
      </w:r>
      <w:r w:rsidR="004379DF">
        <w:t>% is too small to be of interest in most contexts. [MORE JUSTIFICATION</w:t>
      </w:r>
      <w:r w:rsidR="00762441">
        <w:t>, do some literature search</w:t>
      </w:r>
      <w:r w:rsidR="004379DF">
        <w:t>]</w:t>
      </w:r>
    </w:p>
    <w:p w14:paraId="3BC0568C" w14:textId="67E8DA50" w:rsidR="00850FB4" w:rsidRDefault="00D8358E" w:rsidP="00123144">
      <w:r>
        <w:t xml:space="preserve">We then perform a power analysis as outlined by Jörges </w:t>
      </w:r>
      <w:r>
        <w:fldChar w:fldCharType="begin" w:fldLock="1"/>
      </w:r>
      <w:r w:rsidR="005C7EE3">
        <w:instrText>ADDIN CSL_CITATION {"citationItems":[{"id":"ITEM-1","itemData":{"DOI":"10.31234/osf.io/ack8u","author":[{"dropping-particle":"","family":"Jörges","given":"Björn","non-dropping-particle":"","parse-names":false,"suffix":""}],"container-title":"PsyArXiv","id":"ITEM-1","issued":{"date-parts":[["2021"]]},"title":"Data Analysis and Power Simulations with General Linear Mixed Modelling for Psychophysical Data – A Practical , R-Based Guide","type":"article-journal"},"uris":["http://www.mendeley.com/documents/?uuid=60dc7e88-2fba-4c7a-9b5f-8149e1d267e7"]}],"mendeley":{"formattedCitation":"(Jörges, 2021)","plainTextFormattedCitation":"(Jörges, 2021)","previouslyFormattedCitation":"(Jörges, 2021)"},"properties":{"noteIndex":0},"schema":"https://github.com/citation-style-language/schema/raw/master/csl-citation.json"}</w:instrText>
      </w:r>
      <w:r>
        <w:fldChar w:fldCharType="separate"/>
      </w:r>
      <w:r w:rsidRPr="00D8358E">
        <w:rPr>
          <w:noProof/>
        </w:rPr>
        <w:t>(Jörges, 2021)</w:t>
      </w:r>
      <w:r>
        <w:fldChar w:fldCharType="end"/>
      </w:r>
      <w:r w:rsidR="005E5A69">
        <w:t>. This method relies on simulating full data sets based on assumptions about different sources of variability and the expected effect size or the smallest effect of interest.</w:t>
      </w:r>
      <w:r w:rsidR="00FB3F76">
        <w:t xml:space="preserve"> Each simulated data set is then analyzed (via the process outlined above under Data Analysis), and the fraction of cases in which a significant difference between the relevant conditions is detected is an adequate approximation of the power of these statistical tests.</w:t>
      </w:r>
      <w:r w:rsidR="005C7EE3">
        <w:t xml:space="preserve"> Since the example used in </w:t>
      </w:r>
      <w:r w:rsidR="005C7EE3">
        <w:fldChar w:fldCharType="begin" w:fldLock="1"/>
      </w:r>
      <w:r w:rsidR="00C80C3C">
        <w:instrText>ADDIN CSL_CITATION {"citationItems":[{"id":"ITEM-1","itemData":{"DOI":"10.31234/osf.io/ack8u","author":[{"dropping-particle":"","family":"Jörges","given":"Björn","non-dropping-particle":"","parse-names":false,"suffix":""}],"container-title":"PsyArXiv","id":"ITEM-1","issued":{"date-parts":[["2021"]]},"title":"Data Analysis and Power Simulations with General Linear Mixed Modelling for Psychophysical Data – A Practical , R-Based Guide","type":"article-journal"},"uris":["http://www.mendeley.com/documents/?uuid=60dc7e88-2fba-4c7a-9b5f-8149e1d267e7"]}],"mendeley":{"formattedCitation":"(Jörges, 2021)","plainTextFormattedCitation":"(Jörges, 2021)","previouslyFormattedCitation":"(Jörges, 2021)"},"properties":{"noteIndex":0},"schema":"https://github.com/citation-style-language/schema/raw/master/csl-citation.json"}</w:instrText>
      </w:r>
      <w:r w:rsidR="005C7EE3">
        <w:fldChar w:fldCharType="separate"/>
      </w:r>
      <w:r w:rsidR="005C7EE3" w:rsidRPr="005C7EE3">
        <w:rPr>
          <w:noProof/>
        </w:rPr>
        <w:t>(Jörges, 2021)</w:t>
      </w:r>
      <w:r w:rsidR="005C7EE3">
        <w:fldChar w:fldCharType="end"/>
      </w:r>
      <w:r w:rsidR="005C7EE3">
        <w:t xml:space="preserve"> was a very similar task, we maintain most of the assumptions outlined there. We approximate power only for the environment in which we expect the smallest effect</w:t>
      </w:r>
      <w:r w:rsidR="00D928D0">
        <w:t xml:space="preserve">, that is, </w:t>
      </w:r>
      <w:r w:rsidR="005C7EE3">
        <w:t>the Environment condition.</w:t>
      </w:r>
    </w:p>
    <w:p w14:paraId="4BB12EB3" w14:textId="481B65BD" w:rsidR="00850FB4" w:rsidRDefault="00850FB4" w:rsidP="00123144">
      <w:r>
        <w:t>The code used for the power analysis can be downloaded here (XXXXX, GitHub).</w:t>
      </w:r>
    </w:p>
    <w:p w14:paraId="5E1AD16F" w14:textId="3EF5E988" w:rsidR="00FA1284" w:rsidRDefault="00FA1284" w:rsidP="00123144">
      <w:r>
        <w:rPr>
          <w:noProof/>
        </w:rPr>
        <w:lastRenderedPageBreak/>
        <w:drawing>
          <wp:inline distT="0" distB="0" distL="0" distR="0" wp14:anchorId="4A243AC5" wp14:editId="1671869D">
            <wp:extent cx="2400300" cy="240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400300" cy="2400300"/>
                    </a:xfrm>
                    <a:prstGeom prst="rect">
                      <a:avLst/>
                    </a:prstGeom>
                    <a:noFill/>
                    <a:ln>
                      <a:noFill/>
                    </a:ln>
                  </pic:spPr>
                </pic:pic>
              </a:graphicData>
            </a:graphic>
          </wp:inline>
        </w:drawing>
      </w:r>
    </w:p>
    <w:p w14:paraId="76AB5DF9" w14:textId="77777777" w:rsidR="00FA1284" w:rsidRPr="002514F3" w:rsidRDefault="00FA1284" w:rsidP="00123144"/>
    <w:sectPr w:rsidR="00FA1284" w:rsidRPr="002514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366F"/>
    <w:multiLevelType w:val="hybridMultilevel"/>
    <w:tmpl w:val="2160A4E6"/>
    <w:lvl w:ilvl="0" w:tplc="95F8D3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CA5D23"/>
    <w:multiLevelType w:val="hybridMultilevel"/>
    <w:tmpl w:val="2160A4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4981029"/>
    <w:multiLevelType w:val="hybridMultilevel"/>
    <w:tmpl w:val="C00C2EAE"/>
    <w:lvl w:ilvl="0" w:tplc="921CDD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35428255">
    <w:abstractNumId w:val="0"/>
  </w:num>
  <w:num w:numId="2" w16cid:durableId="1639609383">
    <w:abstractNumId w:val="1"/>
  </w:num>
  <w:num w:numId="3" w16cid:durableId="19820742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188"/>
    <w:rsid w:val="00064486"/>
    <w:rsid w:val="00075697"/>
    <w:rsid w:val="00085EB9"/>
    <w:rsid w:val="00093EEC"/>
    <w:rsid w:val="000C185A"/>
    <w:rsid w:val="000F0005"/>
    <w:rsid w:val="00123144"/>
    <w:rsid w:val="00144154"/>
    <w:rsid w:val="001A731C"/>
    <w:rsid w:val="001B5860"/>
    <w:rsid w:val="001C4701"/>
    <w:rsid w:val="002004E3"/>
    <w:rsid w:val="00217D90"/>
    <w:rsid w:val="002514F3"/>
    <w:rsid w:val="00260138"/>
    <w:rsid w:val="00265713"/>
    <w:rsid w:val="002A27A9"/>
    <w:rsid w:val="002A46C3"/>
    <w:rsid w:val="002D609B"/>
    <w:rsid w:val="002F6C56"/>
    <w:rsid w:val="00306CAD"/>
    <w:rsid w:val="003206B8"/>
    <w:rsid w:val="00357B2A"/>
    <w:rsid w:val="003906E8"/>
    <w:rsid w:val="003A6061"/>
    <w:rsid w:val="003E13E8"/>
    <w:rsid w:val="0040137A"/>
    <w:rsid w:val="004379DF"/>
    <w:rsid w:val="00457128"/>
    <w:rsid w:val="004A3B0B"/>
    <w:rsid w:val="004E5A68"/>
    <w:rsid w:val="004F7BB6"/>
    <w:rsid w:val="005131C7"/>
    <w:rsid w:val="00555CA0"/>
    <w:rsid w:val="005A7347"/>
    <w:rsid w:val="005B2C86"/>
    <w:rsid w:val="005C7EE3"/>
    <w:rsid w:val="005E5A69"/>
    <w:rsid w:val="005E62A0"/>
    <w:rsid w:val="005F2F4A"/>
    <w:rsid w:val="006459BC"/>
    <w:rsid w:val="00661250"/>
    <w:rsid w:val="00663ECA"/>
    <w:rsid w:val="00666345"/>
    <w:rsid w:val="00697A15"/>
    <w:rsid w:val="006B4080"/>
    <w:rsid w:val="006D6A8A"/>
    <w:rsid w:val="007050AA"/>
    <w:rsid w:val="00751559"/>
    <w:rsid w:val="00751E7C"/>
    <w:rsid w:val="00762441"/>
    <w:rsid w:val="007C6153"/>
    <w:rsid w:val="00850FB4"/>
    <w:rsid w:val="0087644E"/>
    <w:rsid w:val="008B5AA7"/>
    <w:rsid w:val="00921121"/>
    <w:rsid w:val="00937E8D"/>
    <w:rsid w:val="00945CB4"/>
    <w:rsid w:val="009748EC"/>
    <w:rsid w:val="009D1DFE"/>
    <w:rsid w:val="009D4DA1"/>
    <w:rsid w:val="00A17634"/>
    <w:rsid w:val="00A629CE"/>
    <w:rsid w:val="00A86F8E"/>
    <w:rsid w:val="00AD01AC"/>
    <w:rsid w:val="00B33BDA"/>
    <w:rsid w:val="00B42F46"/>
    <w:rsid w:val="00BD5188"/>
    <w:rsid w:val="00BE3ED8"/>
    <w:rsid w:val="00C54FDB"/>
    <w:rsid w:val="00C80C3C"/>
    <w:rsid w:val="00CC4505"/>
    <w:rsid w:val="00CF76AF"/>
    <w:rsid w:val="00D005C3"/>
    <w:rsid w:val="00D201A4"/>
    <w:rsid w:val="00D24A75"/>
    <w:rsid w:val="00D2633E"/>
    <w:rsid w:val="00D7003A"/>
    <w:rsid w:val="00D70FE1"/>
    <w:rsid w:val="00D8358E"/>
    <w:rsid w:val="00D928D0"/>
    <w:rsid w:val="00DB02F2"/>
    <w:rsid w:val="00E80321"/>
    <w:rsid w:val="00EA211E"/>
    <w:rsid w:val="00EB272E"/>
    <w:rsid w:val="00F60E41"/>
    <w:rsid w:val="00FA1284"/>
    <w:rsid w:val="00FB3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9E3D8"/>
  <w15:chartTrackingRefBased/>
  <w15:docId w15:val="{7F12F392-2193-4F60-A2CE-95DE88CA6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27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B27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23144"/>
    <w:pPr>
      <w:ind w:left="720"/>
      <w:contextualSpacing/>
    </w:pPr>
  </w:style>
  <w:style w:type="table" w:styleId="TableGrid">
    <w:name w:val="Table Grid"/>
    <w:basedOn w:val="TableNormal"/>
    <w:uiPriority w:val="39"/>
    <w:rsid w:val="00BE3E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B27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B272E"/>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555CA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0</TotalTime>
  <Pages>5</Pages>
  <Words>5153</Words>
  <Characters>29374</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0</cp:revision>
  <dcterms:created xsi:type="dcterms:W3CDTF">2022-05-26T05:05:00Z</dcterms:created>
  <dcterms:modified xsi:type="dcterms:W3CDTF">2022-08-0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